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Times New Roman" w:eastAsiaTheme="minorHAnsi" w:hAnsi="Times New Roman"/>
          <w:color w:val="156082" w:themeColor="accent1"/>
          <w:kern w:val="2"/>
          <w:sz w:val="24"/>
          <w:szCs w:val="24"/>
          <w14:ligatures w14:val="standardContextual"/>
        </w:rPr>
        <w:id w:val="-977914792"/>
        <w:docPartObj>
          <w:docPartGallery w:val="Cover Pages"/>
          <w:docPartUnique/>
        </w:docPartObj>
      </w:sdtPr>
      <w:sdtEndPr>
        <w:rPr>
          <w:color w:val="auto"/>
        </w:rPr>
      </w:sdtEndPr>
      <w:sdtContent>
        <w:p w14:paraId="0D709B83" w14:textId="65C5730C" w:rsidR="003E2B81" w:rsidRDefault="003E2B81">
          <w:pPr>
            <w:pStyle w:val="NoSpacing"/>
            <w:spacing w:before="1540" w:after="24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r>
        <w:t>whats</w:t>
      </w:r>
      <w:proofErr w:type="spell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r>
        <w:t>Best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</w:t>
      </w:r>
      <w:proofErr w:type="gramStart"/>
      <w:r>
        <w:t>…..</w:t>
      </w:r>
      <w:proofErr w:type="gramEnd"/>
      <w:r>
        <w:t>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 xml:space="preserve">" I'm learning </w:t>
      </w:r>
      <w:proofErr w:type="spellStart"/>
      <w:r w:rsidRPr="00977C08">
        <w:rPr>
          <w:color w:val="77206D" w:themeColor="accent5" w:themeShade="BF"/>
        </w:rPr>
        <w:t>Javascript</w:t>
      </w:r>
      <w:proofErr w:type="spellEnd"/>
      <w:r w:rsidRPr="00977C08">
        <w:rPr>
          <w:color w:val="77206D" w:themeColor="accent5" w:themeShade="BF"/>
        </w:rPr>
        <w:t>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 xml:space="preserve">' I\'m learning </w:t>
      </w:r>
      <w:proofErr w:type="spellStart"/>
      <w:r w:rsidR="004B308D" w:rsidRPr="004B308D">
        <w:rPr>
          <w:color w:val="77206D" w:themeColor="accent5" w:themeShade="BF"/>
        </w:rPr>
        <w:t>javascript</w:t>
      </w:r>
      <w:proofErr w:type="spellEnd"/>
      <w:r w:rsidR="004B308D" w:rsidRPr="004B308D">
        <w:rPr>
          <w:color w:val="77206D" w:themeColor="accent5" w:themeShade="BF"/>
        </w:rPr>
        <w:t>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 xml:space="preserve">(same </w:t>
      </w:r>
      <w:proofErr w:type="spellStart"/>
      <w:r w:rsidR="004B308D" w:rsidRPr="00875DE2">
        <w:rPr>
          <w:color w:val="3A7C22" w:themeColor="accent6" w:themeShade="BF"/>
        </w:rPr>
        <w:t>out come</w:t>
      </w:r>
      <w:proofErr w:type="spellEnd"/>
      <w:r w:rsidR="004B308D" w:rsidRPr="00875DE2">
        <w:rPr>
          <w:color w:val="3A7C22" w:themeColor="accent6" w:themeShade="BF"/>
        </w:rPr>
        <w:t>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proofErr w:type="gramStart"/>
      <w:r w:rsidRPr="00F63870">
        <w:rPr>
          <w:highlight w:val="cyan"/>
        </w:rPr>
        <w:t>alert(</w:t>
      </w:r>
      <w:proofErr w:type="gramEnd"/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lastRenderedPageBreak/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</w:t>
      </w:r>
      <w:proofErr w:type="gramStart"/>
      <w:r w:rsidRPr="00E429D9">
        <w:rPr>
          <w:color w:val="77206D" w:themeColor="accent5" w:themeShade="BF"/>
        </w:rPr>
        <w:t>${ 1</w:t>
      </w:r>
      <w:proofErr w:type="gramEnd"/>
      <w:r w:rsidRPr="00E429D9">
        <w:rPr>
          <w:color w:val="77206D" w:themeColor="accent5" w:themeShade="BF"/>
        </w:rPr>
        <w:t xml:space="preserve">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</w:t>
      </w:r>
      <w:proofErr w:type="spellStart"/>
      <w:r>
        <w:t>whtat</w:t>
      </w:r>
      <w:proofErr w:type="spellEnd"/>
      <w:r>
        <w:t xml:space="preserve"> type a value is using </w:t>
      </w:r>
      <w:proofErr w:type="spellStart"/>
      <w:r w:rsidRPr="008A1BF1">
        <w:rPr>
          <w:highlight w:val="cyan"/>
        </w:rPr>
        <w:t>typeof</w:t>
      </w:r>
      <w:proofErr w:type="spellEnd"/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 xml:space="preserve">can be used to add signs to number in my example I was adding </w:t>
      </w:r>
      <w:proofErr w:type="spellStart"/>
      <w:r w:rsidR="006B2F1C">
        <w:t>dolar</w:t>
      </w:r>
      <w:proofErr w:type="spellEnd"/>
      <w:r w:rsidR="006B2F1C">
        <w:t xml:space="preserve">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 xml:space="preserve">ide of </w:t>
      </w:r>
      <w:proofErr w:type="gramStart"/>
      <w:r w:rsidR="00171C60">
        <w:t>a</w:t>
      </w:r>
      <w:proofErr w:type="gramEnd"/>
      <w:r w:rsidR="00171C60">
        <w:t xml:space="preserve">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171D3517" w14:textId="4B3FB0F6" w:rsidR="00A5075F" w:rsidRDefault="00A5075F" w:rsidP="00A5075F">
      <w:pPr>
        <w:pStyle w:val="Heading2"/>
      </w:pPr>
      <w:r>
        <w:t>HTML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 xml:space="preserve">if </w:t>
      </w:r>
      <w:proofErr w:type="gramStart"/>
      <w:r w:rsidR="0061466C">
        <w:t>you  hover</w:t>
      </w:r>
      <w:proofErr w:type="gramEnd"/>
      <w:r w:rsidR="0061466C">
        <w:t xml:space="preserve">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name </w:t>
      </w:r>
      <w:r w:rsidR="002C5DDC">
        <w:t xml:space="preserve">tells what we </w:t>
      </w:r>
      <w:proofErr w:type="gramStart"/>
      <w:r w:rsidR="002C5DDC">
        <w:t>changing</w:t>
      </w:r>
      <w:proofErr w:type="gramEnd"/>
      <w:r w:rsidR="002C5DDC">
        <w:t xml:space="preserve">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gramEnd"/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 xml:space="preserve">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</w:t>
      </w:r>
      <w:proofErr w:type="spellStart"/>
      <w:r>
        <w:t>lable</w:t>
      </w:r>
      <w:proofErr w:type="spellEnd"/>
      <w:r>
        <w:t xml:space="preserve">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25499A4B" w14:textId="4B00AF89" w:rsidR="0003312C" w:rsidRDefault="00FF09CB" w:rsidP="009C2BF7">
      <w:pPr>
        <w:pStyle w:val="ListParagraph"/>
        <w:numPr>
          <w:ilvl w:val="0"/>
          <w:numId w:val="15"/>
        </w:numPr>
      </w:pPr>
      <w:r>
        <w:t xml:space="preserve">Head </w:t>
      </w:r>
      <w:proofErr w:type="gramStart"/>
      <w:r>
        <w:t>tag  contains</w:t>
      </w:r>
      <w:proofErr w:type="gramEnd"/>
      <w:r>
        <w:t xml:space="preserve"> information about the page</w:t>
      </w:r>
      <w:r w:rsidR="00795B79">
        <w:t xml:space="preserve"> and everything that is not visible on the web</w:t>
      </w:r>
      <w:r w:rsidR="005560D9">
        <w:t>page.</w:t>
      </w:r>
    </w:p>
    <w:p w14:paraId="3A0F43C8" w14:textId="77777777" w:rsidR="0038658A" w:rsidRDefault="0038658A" w:rsidP="0038658A"/>
    <w:p w14:paraId="56149A66" w14:textId="77777777" w:rsidR="0038658A" w:rsidRDefault="0038658A" w:rsidP="0038658A"/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lastRenderedPageBreak/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</w:t>
      </w:r>
      <w:proofErr w:type="spellStart"/>
      <w:r>
        <w:t>Javascript</w:t>
      </w:r>
      <w:proofErr w:type="spellEnd"/>
      <w:r>
        <w:t xml:space="preserve"> code </w:t>
      </w:r>
      <w:proofErr w:type="spellStart"/>
      <w:r>
        <w:t>when ever</w:t>
      </w:r>
      <w:proofErr w:type="spellEnd"/>
      <w:r>
        <w:t xml:space="preserve"> </w:t>
      </w:r>
      <w:r w:rsidR="00D05004">
        <w:t>it is clicked</w:t>
      </w:r>
    </w:p>
    <w:p w14:paraId="5DAF5FD9" w14:textId="2B55BCA2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proofErr w:type="gramStart"/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  <w:proofErr w:type="gramEnd"/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proofErr w:type="spellStart"/>
      <w:proofErr w:type="gramStart"/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proofErr w:type="spellEnd"/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0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spellStart"/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proofErr w:type="spellEnd"/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4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6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a </w:t>
      </w:r>
      <w:r w:rsidR="00E4477B">
        <w:t>HTML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18" o:title=""/>
              </v:shape>
            </w:pict>
          </mc:Fallback>
        </mc:AlternateContent>
      </w:r>
      <w:r w:rsidR="00B255B5">
        <w:t xml:space="preserve">This is </w:t>
      </w:r>
      <w:proofErr w:type="gramStart"/>
      <w:r w:rsidR="00B255B5">
        <w:t>calle</w:t>
      </w:r>
      <w:r w:rsidR="00EA020F">
        <w:t>d  a</w:t>
      </w:r>
      <w:proofErr w:type="gramEnd"/>
      <w:r w:rsidR="00EA020F">
        <w:t xml:space="preserve"> </w:t>
      </w:r>
      <w:proofErr w:type="spellStart"/>
      <w:r w:rsidR="00EA020F">
        <w:t>css</w:t>
      </w:r>
      <w:proofErr w:type="spellEnd"/>
      <w:r w:rsidR="00EA020F">
        <w:t xml:space="preserve"> value it tells the computer what we are changing the property too</w:t>
      </w:r>
    </w:p>
    <w:p w14:paraId="2A8A0BE8" w14:textId="1D167FEC" w:rsidR="000F4312" w:rsidRDefault="002F242C" w:rsidP="002F242C">
      <w:pPr>
        <w:pStyle w:val="Heading1"/>
      </w:pPr>
      <w:r>
        <w:t xml:space="preserve">Variables </w:t>
      </w:r>
    </w:p>
    <w:p w14:paraId="537C0655" w14:textId="572A8F3D" w:rsidR="002F242C" w:rsidRDefault="002F242C" w:rsidP="002F242C">
      <w:pPr>
        <w:pStyle w:val="ListParagraph"/>
        <w:numPr>
          <w:ilvl w:val="0"/>
          <w:numId w:val="11"/>
        </w:numPr>
      </w:pPr>
      <w:r>
        <w:t xml:space="preserve">The keyword </w:t>
      </w:r>
      <w:r w:rsidRPr="002F242C">
        <w:rPr>
          <w:highlight w:val="cyan"/>
        </w:rPr>
        <w:t>let</w:t>
      </w:r>
      <w:r>
        <w:t xml:space="preserve"> creates a new variable.</w:t>
      </w:r>
    </w:p>
    <w:p w14:paraId="78A3D89B" w14:textId="1EED2D70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use special words for naming like </w:t>
      </w:r>
      <w:r w:rsidR="00BC331C" w:rsidRPr="000A1367">
        <w:rPr>
          <w:highlight w:val="cyan"/>
        </w:rPr>
        <w:t>let</w:t>
      </w:r>
    </w:p>
    <w:p w14:paraId="1BCA1CBB" w14:textId="1EF797D2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start variable name with a </w:t>
      </w:r>
      <w:r>
        <w:t xml:space="preserve">number </w:t>
      </w:r>
    </w:p>
    <w:p w14:paraId="6CD1E1F8" w14:textId="4D8E6509" w:rsidR="00FC0ABF" w:rsidRPr="002F242C" w:rsidRDefault="00FC0ABF" w:rsidP="002F242C">
      <w:pPr>
        <w:pStyle w:val="ListParagraph"/>
        <w:numPr>
          <w:ilvl w:val="0"/>
          <w:numId w:val="11"/>
        </w:numPr>
      </w:pPr>
      <w:r>
        <w:t>Can’t use special characters</w:t>
      </w:r>
      <w:r w:rsidR="000A1367">
        <w:t xml:space="preserve">. But you can use </w:t>
      </w:r>
      <w:r w:rsidR="000A1367" w:rsidRPr="000A1367">
        <w:rPr>
          <w:highlight w:val="cyan"/>
        </w:rPr>
        <w:t>$</w:t>
      </w:r>
      <w:r w:rsidR="000A1367">
        <w:t xml:space="preserve"> and </w:t>
      </w:r>
      <w:r w:rsidR="000A1367" w:rsidRPr="000A1367">
        <w:rPr>
          <w:highlight w:val="cyan"/>
        </w:rPr>
        <w:t>_</w:t>
      </w:r>
    </w:p>
    <w:p w14:paraId="0F7AFFBF" w14:textId="240C755D" w:rsidR="000714BF" w:rsidRPr="000714BF" w:rsidRDefault="005F1809" w:rsidP="00A5075F">
      <w:pPr>
        <w:pStyle w:val="ListParagraph"/>
      </w:pPr>
      <w:r>
        <w:br/>
      </w:r>
      <w:r>
        <w:br/>
      </w:r>
    </w:p>
    <w:p w14:paraId="360464D4" w14:textId="40524217" w:rsidR="00B431FF" w:rsidRDefault="00B431FF" w:rsidP="00004447">
      <w:pPr>
        <w:pStyle w:val="Heading1"/>
      </w:pPr>
      <w:r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4447"/>
    <w:rsid w:val="0003312C"/>
    <w:rsid w:val="00041CB7"/>
    <w:rsid w:val="00057313"/>
    <w:rsid w:val="000714BF"/>
    <w:rsid w:val="00074727"/>
    <w:rsid w:val="000A1367"/>
    <w:rsid w:val="000B190E"/>
    <w:rsid w:val="000B72B6"/>
    <w:rsid w:val="000E1B10"/>
    <w:rsid w:val="000F4312"/>
    <w:rsid w:val="0010657E"/>
    <w:rsid w:val="00117494"/>
    <w:rsid w:val="001250B4"/>
    <w:rsid w:val="00136780"/>
    <w:rsid w:val="001643A6"/>
    <w:rsid w:val="00164CBF"/>
    <w:rsid w:val="00171C60"/>
    <w:rsid w:val="00173A8B"/>
    <w:rsid w:val="00187A46"/>
    <w:rsid w:val="001B7AC5"/>
    <w:rsid w:val="001E087E"/>
    <w:rsid w:val="0023554C"/>
    <w:rsid w:val="00264FCF"/>
    <w:rsid w:val="0028761B"/>
    <w:rsid w:val="002949A6"/>
    <w:rsid w:val="002C5DDC"/>
    <w:rsid w:val="002D70E8"/>
    <w:rsid w:val="002E6C15"/>
    <w:rsid w:val="002F242C"/>
    <w:rsid w:val="00300EAE"/>
    <w:rsid w:val="00312765"/>
    <w:rsid w:val="00327D42"/>
    <w:rsid w:val="003541A7"/>
    <w:rsid w:val="0038658A"/>
    <w:rsid w:val="003918D7"/>
    <w:rsid w:val="003A34BD"/>
    <w:rsid w:val="003B35C9"/>
    <w:rsid w:val="003C4019"/>
    <w:rsid w:val="003C6A37"/>
    <w:rsid w:val="003E2B81"/>
    <w:rsid w:val="00425422"/>
    <w:rsid w:val="004375CE"/>
    <w:rsid w:val="004420E7"/>
    <w:rsid w:val="0049156B"/>
    <w:rsid w:val="004B291A"/>
    <w:rsid w:val="004B308D"/>
    <w:rsid w:val="004E2E1E"/>
    <w:rsid w:val="004E3462"/>
    <w:rsid w:val="004E3E4B"/>
    <w:rsid w:val="004E5889"/>
    <w:rsid w:val="005043BB"/>
    <w:rsid w:val="00505041"/>
    <w:rsid w:val="00506314"/>
    <w:rsid w:val="00542674"/>
    <w:rsid w:val="005560D9"/>
    <w:rsid w:val="00573646"/>
    <w:rsid w:val="00585446"/>
    <w:rsid w:val="00586404"/>
    <w:rsid w:val="00593280"/>
    <w:rsid w:val="0059675F"/>
    <w:rsid w:val="005D07DF"/>
    <w:rsid w:val="005F1809"/>
    <w:rsid w:val="005F4BAC"/>
    <w:rsid w:val="0061466C"/>
    <w:rsid w:val="0065487F"/>
    <w:rsid w:val="006668B4"/>
    <w:rsid w:val="006B2F1C"/>
    <w:rsid w:val="006B35C1"/>
    <w:rsid w:val="006B5CD6"/>
    <w:rsid w:val="006D67E4"/>
    <w:rsid w:val="006F1CC4"/>
    <w:rsid w:val="006F2646"/>
    <w:rsid w:val="006F3351"/>
    <w:rsid w:val="006F68AB"/>
    <w:rsid w:val="00705BD6"/>
    <w:rsid w:val="007130B4"/>
    <w:rsid w:val="00717288"/>
    <w:rsid w:val="00724A0D"/>
    <w:rsid w:val="0073430A"/>
    <w:rsid w:val="00741883"/>
    <w:rsid w:val="00745841"/>
    <w:rsid w:val="00795B79"/>
    <w:rsid w:val="007C4606"/>
    <w:rsid w:val="00845014"/>
    <w:rsid w:val="00875DE2"/>
    <w:rsid w:val="00894523"/>
    <w:rsid w:val="008A1BF1"/>
    <w:rsid w:val="008B7014"/>
    <w:rsid w:val="008D6AA6"/>
    <w:rsid w:val="00905AF3"/>
    <w:rsid w:val="00922D4C"/>
    <w:rsid w:val="00977C08"/>
    <w:rsid w:val="009926FC"/>
    <w:rsid w:val="009C2BF7"/>
    <w:rsid w:val="009D25B0"/>
    <w:rsid w:val="00A075A4"/>
    <w:rsid w:val="00A11086"/>
    <w:rsid w:val="00A20BA1"/>
    <w:rsid w:val="00A23BE6"/>
    <w:rsid w:val="00A31A78"/>
    <w:rsid w:val="00A31CCB"/>
    <w:rsid w:val="00A5075F"/>
    <w:rsid w:val="00A77B57"/>
    <w:rsid w:val="00A817C2"/>
    <w:rsid w:val="00AA1527"/>
    <w:rsid w:val="00AA19D0"/>
    <w:rsid w:val="00AD5515"/>
    <w:rsid w:val="00B02AC9"/>
    <w:rsid w:val="00B255B5"/>
    <w:rsid w:val="00B431FF"/>
    <w:rsid w:val="00B5444A"/>
    <w:rsid w:val="00B635E9"/>
    <w:rsid w:val="00BC2FED"/>
    <w:rsid w:val="00BC331C"/>
    <w:rsid w:val="00BF3188"/>
    <w:rsid w:val="00C00F11"/>
    <w:rsid w:val="00C27C28"/>
    <w:rsid w:val="00C6146A"/>
    <w:rsid w:val="00C84BFD"/>
    <w:rsid w:val="00CB488A"/>
    <w:rsid w:val="00CB5FC4"/>
    <w:rsid w:val="00CF54ED"/>
    <w:rsid w:val="00D05004"/>
    <w:rsid w:val="00D11BCC"/>
    <w:rsid w:val="00D41571"/>
    <w:rsid w:val="00D60251"/>
    <w:rsid w:val="00D80051"/>
    <w:rsid w:val="00D90218"/>
    <w:rsid w:val="00D943DB"/>
    <w:rsid w:val="00DD693F"/>
    <w:rsid w:val="00DE37C7"/>
    <w:rsid w:val="00E025E4"/>
    <w:rsid w:val="00E227CB"/>
    <w:rsid w:val="00E31637"/>
    <w:rsid w:val="00E429D9"/>
    <w:rsid w:val="00E4477B"/>
    <w:rsid w:val="00E9010D"/>
    <w:rsid w:val="00E92213"/>
    <w:rsid w:val="00E95D95"/>
    <w:rsid w:val="00EA020F"/>
    <w:rsid w:val="00EC5C7E"/>
    <w:rsid w:val="00F12D07"/>
    <w:rsid w:val="00F253B8"/>
    <w:rsid w:val="00F63870"/>
    <w:rsid w:val="00FA5BB9"/>
    <w:rsid w:val="00FB7B28"/>
    <w:rsid w:val="00FC0ABF"/>
    <w:rsid w:val="00FE0D69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customXml" Target="ink/ink3.xml"/><Relationship Id="rId18" Type="http://schemas.openxmlformats.org/officeDocument/2006/relationships/image" Target="media/image7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customXml" Target="ink/ink5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2.xml"/><Relationship Id="rId5" Type="http://schemas.openxmlformats.org/officeDocument/2006/relationships/settings" Target="settings.xml"/><Relationship Id="rId15" Type="http://schemas.openxmlformats.org/officeDocument/2006/relationships/customXml" Target="ink/ink4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ustomXml" Target="ink/ink1.xml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13707E"/>
    <w:rsid w:val="003918D7"/>
    <w:rsid w:val="003C3DF3"/>
    <w:rsid w:val="004375CE"/>
    <w:rsid w:val="00556F99"/>
    <w:rsid w:val="0059675F"/>
    <w:rsid w:val="00845014"/>
    <w:rsid w:val="009875E0"/>
    <w:rsid w:val="00A23BE6"/>
    <w:rsid w:val="00A2791C"/>
    <w:rsid w:val="00A769C7"/>
    <w:rsid w:val="00AA19D0"/>
    <w:rsid w:val="00DF661C"/>
    <w:rsid w:val="00F533F2"/>
    <w:rsid w:val="00F70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6 0,-16-34 0,-7-13 0,-1 1 0,8 45 0,-8-29 0,17 113 0,-2-6 0,-21-119 0,-1 1 0,-3-1 0,-1 1 0,-5 57 0,1-7 0,1-83 0,1 1 0,1-1 0,0 0 0,0 1 0,1-1 0,0 0 0,0 0 0,6 13 0,1-2-1365,-2-3-5461</inkml:trace>
  <inkml:trace contextRef="#ctx0" brushRef="#br0" timeOffset="1951.52">2075 2433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2</TotalTime>
  <Pages>5</Pages>
  <Words>771</Words>
  <Characters>4401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5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137</cp:revision>
  <dcterms:created xsi:type="dcterms:W3CDTF">2024-06-24T20:10:00Z</dcterms:created>
  <dcterms:modified xsi:type="dcterms:W3CDTF">2024-07-02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